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2EAC22A0" w14:textId="62A098B6" w:rsidR="00480550" w:rsidRDefault="00480550" w:rsidP="00C76978">
      <w:pPr>
        <w:pStyle w:val="BodyText"/>
        <w:spacing w:before="0" w:after="0"/>
      </w:pPr>
      <w:r w:rsidRPr="00480550">
        <w:rPr>
          <w:b/>
          <w:bCs/>
        </w:rPr>
        <w:lastRenderedPageBreak/>
        <w:t>Table S3:</w:t>
      </w:r>
      <w:r>
        <w:t xml:space="preserve"> </w:t>
      </w:r>
      <w:r w:rsidR="00C745C9">
        <w:t>Values</w:t>
      </w:r>
      <w:r w:rsidR="00E30C81">
        <w:t xml:space="preserve"> and significances</w:t>
      </w:r>
      <w:r w:rsidR="00E30C81">
        <w:rPr>
          <w:vertAlign w:val="superscript"/>
        </w:rPr>
        <w:t>1</w:t>
      </w:r>
      <w:r w:rsidR="00E30C81">
        <w:t xml:space="preserve"> of</w:t>
      </w:r>
      <w:r w:rsidR="00E30C81" w:rsidRPr="00FE718A">
        <w:t xml:space="preserve"> </w:t>
      </w:r>
      <w:r w:rsidR="00E30C81">
        <w:t>coefficients</w:t>
      </w:r>
      <w:r w:rsidR="00E30C81" w:rsidRPr="00FE718A">
        <w:t xml:space="preserve"> </w:t>
      </w:r>
      <w:r w:rsidR="00E30C81">
        <w:t>from</w:t>
      </w:r>
      <w:r w:rsidR="00E30C81" w:rsidRPr="00FE718A">
        <w:t xml:space="preserve"> </w:t>
      </w:r>
      <w:r w:rsidR="00E30C81">
        <w:t>multivariate</w:t>
      </w:r>
      <w:r w:rsidR="00E30C81" w:rsidRPr="00FE718A">
        <w:t xml:space="preserve"> regressions</w:t>
      </w:r>
      <w:r w:rsidR="00C745C9">
        <w:t xml:space="preserve"> o</w:t>
      </w:r>
      <w:r w:rsidR="00C745C9" w:rsidRPr="00FE718A">
        <w:t xml:space="preserve">f vascular plant species richness </w:t>
      </w:r>
      <w:r w:rsidR="0001515F">
        <w:t>(excluding species richness hotspots)</w:t>
      </w:r>
      <w:r w:rsidR="0001515F" w:rsidRPr="00FE718A">
        <w:t xml:space="preserve"> </w:t>
      </w:r>
      <w:r w:rsidR="00C745C9" w:rsidRPr="00FE718A">
        <w:t>against different axes of environmental heterogeneity</w:t>
      </w:r>
      <w:r w:rsidR="00C745C9">
        <w:rPr>
          <w:vertAlign w:val="superscript"/>
        </w:rPr>
        <w:t>2</w:t>
      </w:r>
      <w:r w:rsidR="00C745C9" w:rsidRPr="00FE718A">
        <w:t xml:space="preserve"> </w:t>
      </w:r>
      <w:r w:rsidR="00C745C9">
        <w:t>(log</w:t>
      </w:r>
      <w:r w:rsidR="00C745C9" w:rsidRPr="00EB2BE1">
        <w:rPr>
          <w:vertAlign w:val="subscript"/>
        </w:rPr>
        <w:t>10</w:t>
      </w:r>
      <w:r w:rsidR="00C745C9">
        <w:t>-</w:t>
      </w:r>
      <w:r w:rsidR="00C745C9" w:rsidRPr="00881AE1">
        <w:t>transformed</w:t>
      </w:r>
      <w:r w:rsidR="00881AE1">
        <w:t xml:space="preserve"> and </w:t>
      </w:r>
      <w:r w:rsidR="00C745C9" w:rsidRPr="00881AE1">
        <w:t>re</w:t>
      </w:r>
      <w:r w:rsidR="00C745C9">
        <w:t xml:space="preserve">-scaled), </w:t>
      </w:r>
      <w:r w:rsidR="0001515F" w:rsidRPr="00FE718A">
        <w:t xml:space="preserve">across the GCFR and SWAFR at </w:t>
      </w:r>
      <w:r w:rsidR="0001515F">
        <w:t>the</w:t>
      </w:r>
      <w:r w:rsidR="0001515F" w:rsidRPr="00FE718A">
        <w:t xml:space="preserve"> (a) </w:t>
      </w:r>
      <w:r w:rsidR="0001515F">
        <w:t>Q</w:t>
      </w:r>
      <w:r w:rsidR="0001515F" w:rsidRPr="00FE718A">
        <w:t>DS-</w:t>
      </w:r>
      <w:r w:rsidR="0001515F">
        <w:t xml:space="preserve">, </w:t>
      </w:r>
      <w:r w:rsidR="0001515F" w:rsidRPr="00FE718A">
        <w:t xml:space="preserve">(b) </w:t>
      </w:r>
      <w:r w:rsidR="0001515F">
        <w:t>H</w:t>
      </w:r>
      <w:r w:rsidR="0001515F" w:rsidRPr="00FE718A">
        <w:t>DS-</w:t>
      </w:r>
      <w:r w:rsidR="0001515F">
        <w:t xml:space="preserve"> and (c) DS-</w:t>
      </w:r>
      <w:r w:rsidR="0001515F" w:rsidRPr="00FE718A">
        <w:t>scale</w:t>
      </w:r>
      <w:r w:rsidR="0001515F">
        <w:t>s. [</w:t>
      </w:r>
      <w:r w:rsidR="00C745C9">
        <w:t>a</w:t>
      </w:r>
      <w:r w:rsidR="00587C11">
        <w:t xml:space="preserve">s for </w:t>
      </w:r>
      <w:r w:rsidR="00E30C81">
        <w:t xml:space="preserve">Figure </w:t>
      </w:r>
      <w:r w:rsidR="00E30C81" w:rsidRPr="00E30C81">
        <w:rPr>
          <w:highlight w:val="red"/>
        </w:rPr>
        <w:t>4</w:t>
      </w:r>
      <w:r w:rsidR="0001515F">
        <w:t>]</w:t>
      </w:r>
      <w:r w:rsidR="00587C11">
        <w:t xml:space="preserve"> </w:t>
      </w:r>
      <w:r w:rsidR="00E30C81">
        <w:rPr>
          <w:rFonts w:hAnsi="Times New Roman" w:cs="Times New Roman"/>
        </w:rPr>
        <w:t>[</w:t>
      </w:r>
      <w:r w:rsidR="00E30C81" w:rsidRPr="00E30C81">
        <w:rPr>
          <w:rFonts w:hAnsi="Times New Roman" w:cs="Times New Roman"/>
          <w:highlight w:val="yellow"/>
        </w:rPr>
        <w:t>…</w:t>
      </w:r>
      <w:r w:rsidR="00E30C81">
        <w:rPr>
          <w:rFonts w:hAnsi="Times New Roman" w:cs="Times New Roman"/>
        </w:rPr>
        <w:t>]</w:t>
      </w:r>
      <w:r w:rsidR="00C76978">
        <w:rPr>
          <w:rFonts w:hAnsi="Times New Roman" w:cs="Times New Roman"/>
        </w:rPr>
        <w:t xml:space="preserve"> Abbreviations follow that in Table</w:t>
      </w:r>
      <w:r w:rsidR="00AC2C9B">
        <w:rPr>
          <w:rFonts w:hAnsi="Times New Roman" w:cs="Times New Roman"/>
        </w:rPr>
        <w:t>s</w:t>
      </w:r>
      <w:r w:rsidR="00C76978">
        <w:rPr>
          <w:rFonts w:hAnsi="Times New Roman" w:cs="Times New Roman"/>
        </w:rPr>
        <w:t xml:space="preserve"> S1</w:t>
      </w:r>
      <w:r w:rsidR="00AC2C9B">
        <w:rPr>
          <w:rFonts w:hAnsi="Times New Roman" w:cs="Times New Roman"/>
        </w:rPr>
        <w:t xml:space="preserve"> and S2</w:t>
      </w:r>
      <w:r w:rsidR="00C76978">
        <w:rPr>
          <w:rFonts w:hAnsi="Times New Roman" w:cs="Times New Roman"/>
        </w:rPr>
        <w:t>.</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01515F" w:rsidRPr="008248B3" w14:paraId="1C7AB04C" w14:textId="77777777" w:rsidTr="00BB796E">
        <w:trPr>
          <w:trHeight w:val="227"/>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01515F" w:rsidRPr="008248B3" w:rsidRDefault="0001515F" w:rsidP="006113C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01515F" w:rsidRPr="008248B3" w:rsidRDefault="0001515F" w:rsidP="006113C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2359" w:type="dxa"/>
            <w:gridSpan w:val="4"/>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BFF4EB1" w14:textId="7CF62BAF" w:rsidR="0001515F" w:rsidRPr="008248B3" w:rsidRDefault="0001515F" w:rsidP="006113C8">
            <w:pPr>
              <w:spacing w:after="0"/>
              <w:jc w:val="center"/>
              <w:rPr>
                <w:rFonts w:hAnsi="Times New Roman" w:cs="Times New Roman"/>
                <w:i/>
                <w:iCs/>
                <w:color w:val="000000"/>
                <w:sz w:val="22"/>
                <w:szCs w:val="22"/>
              </w:rPr>
            </w:pPr>
            <w:r>
              <w:rPr>
                <w:rFonts w:hAnsi="Times New Roman" w:cs="Times New Roman"/>
                <w:color w:val="000000"/>
                <w:sz w:val="22"/>
                <w:szCs w:val="22"/>
              </w:rPr>
              <w:t>Effect</w:t>
            </w:r>
          </w:p>
        </w:tc>
      </w:tr>
      <w:tr w:rsidR="008248B3" w:rsidRPr="008248B3" w14:paraId="4A5C3828"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1E6442">
        <w:trPr>
          <w:trHeight w:val="227"/>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995C0C8" w14:textId="79A42ED9" w:rsidR="00E04E6C" w:rsidRDefault="00E04E6C" w:rsidP="00B44733">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B44733">
        <w:t xml:space="preserve"> </w:t>
      </w:r>
      <w:r w:rsidR="008248B3">
        <w:br w:type="page"/>
      </w:r>
    </w:p>
    <w:p w14:paraId="69CA17CE" w14:textId="6A97ADD7" w:rsidR="00E872A4" w:rsidRPr="00DC6E66" w:rsidRDefault="00E04E6C" w:rsidP="00746253">
      <w:pPr>
        <w:pStyle w:val="BodyText"/>
        <w:spacing w:before="0" w:after="0"/>
      </w:pPr>
      <w:r w:rsidRPr="00480550">
        <w:rPr>
          <w:b/>
          <w:bCs/>
        </w:rPr>
        <w:lastRenderedPageBreak/>
        <w:t>Table S</w:t>
      </w:r>
      <w:r>
        <w:rPr>
          <w:b/>
          <w:bCs/>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9F5E3DE" w14:textId="278BA269" w:rsidR="00682557" w:rsidRDefault="00AF3EA1" w:rsidP="00682557">
      <w:pPr>
        <w:pStyle w:val="BodyText"/>
        <w:spacing w:before="0" w:after="0"/>
      </w:pPr>
      <w:r w:rsidRPr="00C072BC">
        <w:rPr>
          <w:b/>
        </w:rPr>
        <w:t>Figure S</w:t>
      </w:r>
      <w:r w:rsidR="00385630">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xml:space="preserve">) across the GCFR and SWAFR. </w:t>
      </w:r>
      <w:r w:rsidR="00682557">
        <w:rPr>
          <w:rFonts w:hAnsi="Times New Roman" w:cs="Times New Roman"/>
        </w:rPr>
        <w:t>Abbreviations follow that in Tables S1, S2 and S3.</w:t>
      </w:r>
    </w:p>
    <w:p w14:paraId="5D47A722" w14:textId="1BB2DD63" w:rsidR="00AF3EA1" w:rsidRDefault="00AF3EA1" w:rsidP="00323C08">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4C968212" w:rsidR="00AF3EA1" w:rsidRDefault="00AF3EA1" w:rsidP="00323C08">
      <w:r w:rsidRPr="00C072BC">
        <w:rPr>
          <w:b/>
        </w:rPr>
        <w:t>Figure S</w:t>
      </w:r>
      <w:r w:rsidR="00385630">
        <w:rPr>
          <w:b/>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H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EDF8ED1" w:rsidR="00272763" w:rsidRDefault="00AF3EA1" w:rsidP="00272763">
      <w:r w:rsidRPr="00C072BC">
        <w:rPr>
          <w:b/>
        </w:rPr>
        <w:t>Figure S</w:t>
      </w:r>
      <w:r w:rsidR="00385630">
        <w:rPr>
          <w:b/>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 and S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76022076" w:rsidR="00E55333" w:rsidRDefault="00C22AC7" w:rsidP="008C5774">
      <w:r w:rsidRPr="00C22AC7">
        <w:rPr>
          <w:b/>
          <w:bCs/>
        </w:rPr>
        <w:t>Figure S</w:t>
      </w:r>
      <w:r w:rsidR="00D33626">
        <w:rPr>
          <w:b/>
          <w:bCs/>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8C5774">
        <w:br w:type="page"/>
      </w:r>
    </w:p>
    <w:p w14:paraId="355381F4" w14:textId="4EAFC657" w:rsidR="003E36B7" w:rsidRDefault="00E55333">
      <w:r>
        <w:rPr>
          <w:noProof/>
        </w:rPr>
        <w:lastRenderedPageBreak/>
        <w:drawing>
          <wp:inline distT="0" distB="0" distL="0" distR="0" wp14:anchorId="749B25D5" wp14:editId="47EE1F4F">
            <wp:extent cx="5145000" cy="8820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Pr>
          <w:b/>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w:t>
      </w:r>
      <w:proofErr w:type="spellStart"/>
      <w:r w:rsidR="00C137F2">
        <w:t>a,b</w:t>
      </w:r>
      <w:proofErr w:type="spellEnd"/>
      <w:r w:rsidR="00C137F2">
        <w:t>) vascular plant species richness, (</w:t>
      </w:r>
      <w:proofErr w:type="spellStart"/>
      <w:r w:rsidR="00C137F2">
        <w:t>c,d</w:t>
      </w:r>
      <w:proofErr w:type="spellEnd"/>
      <w:r w:rsidR="00C137F2">
        <w:t>)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Figure 3b) and (</w:t>
      </w:r>
      <w:proofErr w:type="spellStart"/>
      <w:r w:rsidR="00C137F2">
        <w:t>g,h</w:t>
      </w:r>
      <w:proofErr w:type="spellEnd"/>
      <w:r w:rsidR="00C137F2">
        <w:t>) the multivariate (MV) model (Figure 4b). Map projection used: WGS84.</w:t>
      </w:r>
      <w:r w:rsidR="00890018">
        <w:br w:type="page"/>
      </w:r>
    </w:p>
    <w:p w14:paraId="311102D3" w14:textId="0AF5B61E" w:rsidR="003E36B7" w:rsidRDefault="00E55333">
      <w:r>
        <w:rPr>
          <w:noProof/>
        </w:rPr>
        <w:lastRenderedPageBreak/>
        <w:drawing>
          <wp:inline distT="0" distB="0" distL="0" distR="0" wp14:anchorId="2F7EE2EF" wp14:editId="2F8E1692">
            <wp:extent cx="5145001"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1" cy="8820000"/>
                    </a:xfrm>
                    <a:prstGeom prst="rect">
                      <a:avLst/>
                    </a:prstGeom>
                  </pic:spPr>
                </pic:pic>
              </a:graphicData>
            </a:graphic>
          </wp:inline>
        </w:drawing>
      </w:r>
      <w:r w:rsidR="003E36B7">
        <w:br w:type="page"/>
      </w:r>
    </w:p>
    <w:p w14:paraId="588FA9F6" w14:textId="0AD3453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rsidR="00ED3EE4">
        <w:t>DS-scale m</w:t>
      </w:r>
      <w:r w:rsidR="00ED3EE4" w:rsidRPr="00C9106C">
        <w:t>ap</w:t>
      </w:r>
      <w:r w:rsidR="00ED3EE4">
        <w:t>s for the GCFR and SWAFR of (</w:t>
      </w:r>
      <w:proofErr w:type="spellStart"/>
      <w:r w:rsidR="00ED3EE4">
        <w:t>a,b</w:t>
      </w:r>
      <w:proofErr w:type="spellEnd"/>
      <w:r w:rsidR="00ED3EE4">
        <w:t>) vascular plant species richness, (</w:t>
      </w:r>
      <w:proofErr w:type="spellStart"/>
      <w:r w:rsidR="00ED3EE4">
        <w:t>c,d</w:t>
      </w:r>
      <w:proofErr w:type="spellEnd"/>
      <w:r w:rsidR="00ED3EE4">
        <w:t>)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Figure 3b) and (</w:t>
      </w:r>
      <w:proofErr w:type="spellStart"/>
      <w:r w:rsidR="00ED3EE4">
        <w:t>g,h</w:t>
      </w:r>
      <w:proofErr w:type="spellEnd"/>
      <w:r w:rsidR="00ED3EE4">
        <w:t>) the multivariate (MV) model (Figure 4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3BFF89BE" w:rsidR="00FB5212" w:rsidRDefault="00314A7A" w:rsidP="00323C08">
      <w:r w:rsidRPr="00C072BC">
        <w:rPr>
          <w:b/>
        </w:rPr>
        <w:lastRenderedPageBreak/>
        <w:t xml:space="preserve">Figure </w:t>
      </w:r>
      <w:r w:rsidR="00FB5212" w:rsidRPr="00C072BC">
        <w:rPr>
          <w:b/>
        </w:rPr>
        <w:t>S</w:t>
      </w:r>
      <w:r w:rsidR="00A81A80">
        <w:rPr>
          <w:b/>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proofErr w:type="spellStart"/>
      <w:r w:rsidR="008704A4" w:rsidRPr="006A6996">
        <w:t>i</w:t>
      </w:r>
      <w:proofErr w:type="spellEnd"/>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50E08F5F"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005F7252">
        <w:t>G</w:t>
      </w:r>
      <w:r w:rsidR="0071551D">
        <w:t>rid-cells identified as having outstanding</w:t>
      </w:r>
      <w:r w:rsidR="000215CA">
        <w:t xml:space="preserve"> vascular plant species richness</w:t>
      </w:r>
      <w:r w:rsidR="0071551D">
        <w:t xml:space="preserve"> (i.e. hotspots)</w:t>
      </w:r>
      <w:r w:rsidR="005F7252">
        <w:t xml:space="preserve"> across the GCFR and SWAFR,</w:t>
      </w:r>
      <w:bookmarkStart w:id="1" w:name="_GoBack"/>
      <w:bookmarkEnd w:id="1"/>
      <w:r w:rsidR="0071551D">
        <w:t xml:space="preserve"> following univariate regressions (Table </w:t>
      </w:r>
      <w:r w:rsidR="0071551D" w:rsidRPr="0071551D">
        <w:rPr>
          <w:highlight w:val="red"/>
        </w:rPr>
        <w:t>2</w:t>
      </w:r>
      <w:r w:rsidR="0071551D">
        <w:t xml:space="preserve">, Figure </w:t>
      </w:r>
      <w:r w:rsidR="0071551D" w:rsidRPr="0071551D">
        <w:rPr>
          <w:highlight w:val="red"/>
        </w:rPr>
        <w:t>3</w:t>
      </w:r>
      <w:r w:rsidR="0071551D">
        <w:t>) against</w:t>
      </w:r>
      <w:r w:rsidR="000215CA">
        <w:t xml:space="preserve"> the major axis of environmental heterogeneity (PC1) from the PCA </w:t>
      </w:r>
      <w:r w:rsidR="0071551D">
        <w:t>(Figure S4)</w:t>
      </w:r>
      <w:r w:rsidR="000215CA">
        <w:t xml:space="preserve">. </w:t>
      </w:r>
      <w:r w:rsidR="004B1013">
        <w:t>Hotspots were identified as those cells with residual</w:t>
      </w:r>
      <w:r w:rsidR="00B27417">
        <w:t xml:space="preserve"> richnes</w:t>
      </w:r>
      <w:r w:rsidR="004B1013">
        <w:t xml:space="preserve">s greater than two standard deviations from the mean for that model.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6C63AF11" w14:textId="7DF137BA" w:rsidR="00F662DD" w:rsidRDefault="003F24C4" w:rsidP="00F662DD">
      <w:r w:rsidRPr="003F24C4">
        <w:rPr>
          <w:b/>
          <w:bCs/>
        </w:rPr>
        <w:lastRenderedPageBreak/>
        <w:t>Figure S9</w:t>
      </w:r>
      <w:r w:rsidR="00D2057A">
        <w:rPr>
          <w:b/>
          <w:bCs/>
        </w:rPr>
        <w:t xml:space="preserve"> (previous page)</w:t>
      </w:r>
      <w:r w:rsidRPr="003F24C4">
        <w:rPr>
          <w:b/>
          <w:bCs/>
        </w:rPr>
        <w:t>:</w:t>
      </w:r>
      <w:r w:rsidR="00607B6A">
        <w:t xml:space="preserve"> </w:t>
      </w:r>
      <w:r w:rsidR="00EB7BBC">
        <w:t>G</w:t>
      </w:r>
      <w:r w:rsidR="00607B6A">
        <w:t>rid-cells identified as having outstanding vascular plant species richness (i.e. hotspots)</w:t>
      </w:r>
      <w:r w:rsidR="005F7252">
        <w:t xml:space="preserve"> across the GCFR and SWAFR,</w:t>
      </w:r>
      <w:r w:rsidR="00607B6A">
        <w:t xml:space="preserve"> following multivariate regressions (Table </w:t>
      </w:r>
      <w:r w:rsidR="004E2F55">
        <w:t>S</w:t>
      </w:r>
      <w:r w:rsidR="00607B6A" w:rsidRPr="004E2F55">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F662DD">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2"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3"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4"/>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636C9E" w14:textId="77777777" w:rsidR="00E1050B" w:rsidRDefault="00E1050B">
      <w:pPr>
        <w:spacing w:after="0"/>
      </w:pPr>
      <w:r>
        <w:separator/>
      </w:r>
    </w:p>
  </w:endnote>
  <w:endnote w:type="continuationSeparator" w:id="0">
    <w:p w14:paraId="1D86DD98" w14:textId="77777777" w:rsidR="00E1050B" w:rsidRDefault="00E1050B">
      <w:pPr>
        <w:spacing w:after="0"/>
      </w:pPr>
      <w:r>
        <w:continuationSeparator/>
      </w:r>
    </w:p>
  </w:endnote>
  <w:endnote w:type="continuationNotice" w:id="1">
    <w:p w14:paraId="6177CFB3" w14:textId="77777777" w:rsidR="00E1050B" w:rsidRDefault="00E1050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B7BBC" w:rsidRDefault="00EB7BB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B7BBC" w:rsidRDefault="00EB7B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06573A" w14:textId="77777777" w:rsidR="00E1050B" w:rsidRDefault="00E1050B">
      <w:r>
        <w:separator/>
      </w:r>
    </w:p>
  </w:footnote>
  <w:footnote w:type="continuationSeparator" w:id="0">
    <w:p w14:paraId="38B70D30" w14:textId="77777777" w:rsidR="00E1050B" w:rsidRDefault="00E1050B">
      <w:r>
        <w:continuationSeparator/>
      </w:r>
    </w:p>
  </w:footnote>
  <w:footnote w:type="continuationNotice" w:id="1">
    <w:p w14:paraId="49A4515A" w14:textId="77777777" w:rsidR="00E1050B" w:rsidRDefault="00E1050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3871"/>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5468/dl.46okua" TargetMode="Externa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3F3A60-083B-4B18-A0FA-E3CFB375C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TotalTime>
  <Pages>20</Pages>
  <Words>2133</Words>
  <Characters>12160</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26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92</cp:revision>
  <cp:lastPrinted>2019-11-19T13:01:00Z</cp:lastPrinted>
  <dcterms:created xsi:type="dcterms:W3CDTF">2019-12-03T09:32:00Z</dcterms:created>
  <dcterms:modified xsi:type="dcterms:W3CDTF">2020-01-07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